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88D06A" w14:textId="77777777" w:rsidR="00750208" w:rsidRDefault="00750208" w:rsidP="00750208">
      <w:r>
        <w:t>Table 2. Studies reporting the primary outcome of change in management after EUS intervention.</w:t>
      </w:r>
    </w:p>
    <w:p w14:paraId="66B05C3B" w14:textId="77777777" w:rsidR="00750208" w:rsidRDefault="00750208" w:rsidP="00750208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93"/>
        <w:gridCol w:w="1113"/>
        <w:gridCol w:w="929"/>
        <w:gridCol w:w="1540"/>
        <w:gridCol w:w="1847"/>
        <w:gridCol w:w="5300"/>
        <w:gridCol w:w="1144"/>
        <w:gridCol w:w="684"/>
      </w:tblGrid>
      <w:tr w:rsidR="00750208" w:rsidRPr="004042F1" w14:paraId="13BF2912" w14:textId="77777777" w:rsidTr="00920AB0">
        <w:tc>
          <w:tcPr>
            <w:tcW w:w="0" w:type="auto"/>
          </w:tcPr>
          <w:p w14:paraId="16CF2897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 w:rsidRPr="004042F1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Author</w:t>
            </w:r>
          </w:p>
        </w:tc>
        <w:tc>
          <w:tcPr>
            <w:tcW w:w="0" w:type="auto"/>
          </w:tcPr>
          <w:p w14:paraId="2454E493" w14:textId="77777777" w:rsidR="00750208" w:rsidRPr="004042F1" w:rsidRDefault="00750208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Recruitment</w:t>
            </w:r>
          </w:p>
        </w:tc>
        <w:tc>
          <w:tcPr>
            <w:tcW w:w="0" w:type="auto"/>
          </w:tcPr>
          <w:p w14:paraId="67D1AC53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 w:rsidRPr="004042F1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Blinded to EUS result</w:t>
            </w:r>
            <w: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s</w:t>
            </w:r>
          </w:p>
        </w:tc>
        <w:tc>
          <w:tcPr>
            <w:tcW w:w="0" w:type="auto"/>
          </w:tcPr>
          <w:p w14:paraId="71CCCC95" w14:textId="77777777" w:rsidR="00750208" w:rsidRPr="001D472C" w:rsidRDefault="00750208" w:rsidP="00920AB0">
            <w:pPr>
              <w:rPr>
                <w:rFonts w:ascii="Calibri" w:hAnsi="Calibri" w:cs="Calibri"/>
                <w:b/>
                <w:bCs/>
                <w:color w:val="000000"/>
                <w:sz w:val="16"/>
                <w:szCs w:val="16"/>
                <w:highlight w:val="yellow"/>
              </w:rPr>
            </w:pPr>
            <w:r w:rsidRPr="00EB526C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Initial treatment plan documented before EUS</w:t>
            </w:r>
          </w:p>
        </w:tc>
        <w:tc>
          <w:tcPr>
            <w:tcW w:w="0" w:type="auto"/>
          </w:tcPr>
          <w:p w14:paraId="58D16790" w14:textId="77777777" w:rsidR="00750208" w:rsidRPr="001D472C" w:rsidRDefault="00750208" w:rsidP="00920AB0">
            <w:pPr>
              <w:rPr>
                <w:sz w:val="16"/>
                <w:szCs w:val="16"/>
                <w:highlight w:val="yellow"/>
              </w:rPr>
            </w:pPr>
            <w:r w:rsidRPr="004E084B">
              <w:rPr>
                <w:rFonts w:ascii="Calibri" w:hAnsi="Calibri" w:cs="Calibri"/>
                <w:b/>
                <w:bCs/>
                <w:color w:val="000000"/>
                <w:sz w:val="16"/>
                <w:szCs w:val="16"/>
              </w:rPr>
              <w:t>Proportion of cases where EUS or EUS-FNA changed management</w:t>
            </w:r>
          </w:p>
        </w:tc>
        <w:tc>
          <w:tcPr>
            <w:tcW w:w="0" w:type="auto"/>
          </w:tcPr>
          <w:p w14:paraId="747EEDD4" w14:textId="77777777" w:rsidR="00750208" w:rsidRPr="004042F1" w:rsidRDefault="00750208" w:rsidP="00920AB0">
            <w:pPr>
              <w:rPr>
                <w:rFonts w:cstheme="minorHAnsi"/>
                <w:b/>
                <w:bCs/>
                <w:color w:val="000000"/>
                <w:sz w:val="16"/>
                <w:szCs w:val="16"/>
              </w:rPr>
            </w:pPr>
            <w:r>
              <w:rPr>
                <w:rFonts w:cstheme="minorHAnsi"/>
                <w:b/>
                <w:bCs/>
                <w:color w:val="000000"/>
                <w:sz w:val="16"/>
                <w:szCs w:val="16"/>
              </w:rPr>
              <w:t>How EUS changed management</w:t>
            </w:r>
          </w:p>
        </w:tc>
        <w:tc>
          <w:tcPr>
            <w:tcW w:w="0" w:type="auto"/>
          </w:tcPr>
          <w:p w14:paraId="4476DB25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 w:rsidRPr="004042F1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Newcastle-Ottawa Scale</w:t>
            </w:r>
          </w:p>
        </w:tc>
        <w:tc>
          <w:tcPr>
            <w:tcW w:w="0" w:type="auto"/>
          </w:tcPr>
          <w:p w14:paraId="1EC20178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 w:rsidRPr="004042F1">
              <w:rPr>
                <w:rFonts w:cstheme="minorHAnsi"/>
                <w:b/>
                <w:bCs/>
                <w:color w:val="000000"/>
                <w:sz w:val="16"/>
                <w:szCs w:val="16"/>
              </w:rPr>
              <w:t>GRADE</w:t>
            </w:r>
          </w:p>
        </w:tc>
      </w:tr>
      <w:tr w:rsidR="00750208" w:rsidRPr="004042F1" w14:paraId="55C222A8" w14:textId="77777777" w:rsidTr="00920AB0">
        <w:tc>
          <w:tcPr>
            <w:tcW w:w="0" w:type="auto"/>
          </w:tcPr>
          <w:p w14:paraId="27974E2A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Araujo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Araujo&lt;/Author&gt;&lt;Year&gt;2013&lt;/Year&gt;&lt;RecNum&gt;1014&lt;/RecNum&gt;&lt;DisplayText&gt;[38]&lt;/DisplayText&gt;&lt;record&gt;&lt;rec-number&gt;1014&lt;/rec-number&gt;&lt;foreign-keys&gt;&lt;key app="EN" db-id="t5ftewtat9vw25et00mpxer8xzwexrr952ft" timestamp="1610637798"&gt;1014&lt;/key&gt;&lt;/foreign-keys&gt;&lt;ref-type name="Journal Article"&gt;17&lt;/ref-type&gt;&lt;contributors&gt;&lt;authors&gt;&lt;author&gt;Araujo, J.&lt;/author&gt;&lt;author&gt;Bories, E.&lt;/author&gt;&lt;author&gt;Caillol, F.&lt;/author&gt;&lt;author&gt;Pesenti, C.&lt;/author&gt;&lt;author&gt;Guiramand, J.&lt;/author&gt;&lt;author&gt;Poizat, F. F.&lt;/author&gt;&lt;author&gt;Monges, G.&lt;/author&gt;&lt;author&gt;Ries, P.&lt;/author&gt;&lt;author&gt;Raoul, J. L.&lt;/author&gt;&lt;author&gt;Delpero, J. R.&lt;/author&gt;&lt;author&gt;Giovannini, M.&lt;/author&gt;&lt;/authors&gt;&lt;/contributors&gt;&lt;titles&gt;&lt;title&gt;Distant Lymph Node Metastases in Gastroesophageal Junction Adenocarcinoma: Impact of Endoscopic Ultrasound-Guided Fine-Needle Aspiration&lt;/title&gt;&lt;secondary-title&gt;Endoscopic Ultrasound&lt;/secondary-title&gt;&lt;short-title&gt;Distant Lymph Node Metastases in Gastroesophageal Junction Adenocarcinoma: Impact of Endoscopic Ultrasound-Guided Fine-Needle Aspiration&lt;/short-title&gt;&lt;/titles&gt;&lt;pages&gt;148-152&lt;/pages&gt;&lt;volume&gt;2&lt;/volume&gt;&lt;number&gt;3&lt;/number&gt;&lt;dates&gt;&lt;year&gt;2013&lt;/year&gt;&lt;pub-dates&gt;&lt;date&gt;Jul-Sep&lt;/date&gt;&lt;/pub-dates&gt;&lt;/dates&gt;&lt;isbn&gt;2303-9027&lt;/isbn&gt;&lt;accession-num&gt;WOS:000335818800006&lt;/accession-num&gt;&lt;urls&gt;&lt;related-urls&gt;&lt;url&gt;&amp;lt;Go to ISI&amp;gt;://WOS:000335818800006&lt;/url&gt;&lt;/related-urls&gt;&lt;/urls&gt;&lt;electronic-resource-num&gt;10.7178/eus.06.006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38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729E64B1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4189C66C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5D8DFB45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2AED5E55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-FNA</w:t>
            </w:r>
          </w:p>
          <w:p w14:paraId="6F48BBAB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9/24 (37.5%)</w:t>
            </w:r>
          </w:p>
          <w:p w14:paraId="54547253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</w:tcPr>
          <w:p w14:paraId="46B2C6E0" w14:textId="77777777" w:rsidR="00750208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Radical intent to palliative;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17/24 (70.8%) had EUS malignant features, of which 9/17 (52.9%) confirmed to have metastases</w:t>
            </w:r>
          </w:p>
        </w:tc>
        <w:tc>
          <w:tcPr>
            <w:tcW w:w="0" w:type="auto"/>
          </w:tcPr>
          <w:p w14:paraId="5384485B" w14:textId="77777777" w:rsidR="00750208" w:rsidRPr="00FE64A0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14:paraId="14D8A1C1" w14:textId="77777777" w:rsidR="00750208" w:rsidRPr="00FE64A0" w:rsidRDefault="00750208" w:rsidP="00920AB0">
            <w:pPr>
              <w:rPr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22E423AD" w14:textId="77777777" w:rsidTr="00920AB0">
        <w:tc>
          <w:tcPr>
            <w:tcW w:w="0" w:type="auto"/>
          </w:tcPr>
          <w:p w14:paraId="13B8740E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Das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EYXM8L0F1dGhvcj48WWVhcj4yMDA2PC9ZZWFyPjxSZWNO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begin">
                <w:fldData xml:space="preserve">PEVuZE5vdGU+PENpdGU+PEF1dGhvcj5EYXM8L0F1dGhvcj48WWVhcj4yMDA2PC9ZZWFyPjxSZWNO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</w:fldData>
              </w:fldChar>
            </w:r>
            <w:r>
              <w:rPr>
                <w:rFonts w:cstheme="minorHAns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cstheme="minorHAnsi"/>
                <w:color w:val="000000"/>
                <w:sz w:val="16"/>
                <w:szCs w:val="16"/>
              </w:rPr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cstheme="minorHAnsi"/>
                <w:noProof/>
                <w:color w:val="000000"/>
                <w:sz w:val="16"/>
                <w:szCs w:val="16"/>
              </w:rPr>
              <w:t>[39]</w:t>
            </w:r>
            <w:r>
              <w:rPr>
                <w:rFonts w:cstheme="minorHAns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2648FB94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58E822F9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5C928BDD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7D0C7C37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63064F80" w14:textId="77777777" w:rsidR="00750208" w:rsidRPr="00865AFE" w:rsidRDefault="00750208" w:rsidP="00920AB0">
            <w:pPr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</w:pPr>
            <w:r w:rsidRPr="00865AFE">
              <w:rPr>
                <w:rFonts w:ascii="Calibri" w:hAnsi="Calibri" w:cs="Calibri"/>
                <w:i/>
                <w:iCs/>
                <w:color w:val="000000"/>
                <w:sz w:val="16"/>
                <w:szCs w:val="16"/>
              </w:rPr>
              <w:t>see next column</w:t>
            </w:r>
          </w:p>
        </w:tc>
        <w:tc>
          <w:tcPr>
            <w:tcW w:w="0" w:type="auto"/>
          </w:tcPr>
          <w:p w14:paraId="0424D5B8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Significant difference in proportion of patients who received surgery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</w:t>
            </w: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21.1% vs 14.7%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) and neo-adjuvant therapy (</w:t>
            </w: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11.2% v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s </w:t>
            </w: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6.7%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) after EUS </w:t>
            </w:r>
          </w:p>
        </w:tc>
        <w:tc>
          <w:tcPr>
            <w:tcW w:w="0" w:type="auto"/>
          </w:tcPr>
          <w:p w14:paraId="14279CC2" w14:textId="77777777" w:rsidR="00750208" w:rsidRPr="00FE64A0" w:rsidRDefault="00750208" w:rsidP="00920AB0">
            <w:pPr>
              <w:rPr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4EB578B2" w14:textId="77777777" w:rsidR="00750208" w:rsidRPr="00FE64A0" w:rsidRDefault="00750208" w:rsidP="00920AB0">
            <w:pPr>
              <w:rPr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19973E2C" w14:textId="77777777" w:rsidTr="00920AB0">
        <w:tc>
          <w:tcPr>
            <w:tcW w:w="0" w:type="auto"/>
          </w:tcPr>
          <w:p w14:paraId="2539639D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Findlay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GaW5kbGF5PC9BdXRob3I+PFllYXI+MjAxNTwvWWVhcj48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GaW5kbGF5PC9BdXRob3I+PFllYXI+MjAxNTwvWWVhcj48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0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25AF479E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505B3A1C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56D12979" w14:textId="77777777" w:rsidR="00750208" w:rsidRPr="004042F1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3130F6FA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S </w:t>
            </w:r>
          </w:p>
          <w:p w14:paraId="3E7F9D80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77/698 (11.0%)</w:t>
            </w:r>
          </w:p>
        </w:tc>
        <w:tc>
          <w:tcPr>
            <w:tcW w:w="0" w:type="auto"/>
          </w:tcPr>
          <w:p w14:paraId="40CA18AF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 refuted T4b disease on CT (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31/69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(44.9%)) and confirmed non-regional nodal metastases after FNA (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3/5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(60.0%))</w:t>
            </w:r>
          </w:p>
        </w:tc>
        <w:tc>
          <w:tcPr>
            <w:tcW w:w="0" w:type="auto"/>
          </w:tcPr>
          <w:p w14:paraId="2421BB9B" w14:textId="77777777" w:rsidR="00750208" w:rsidRPr="00FE64A0" w:rsidRDefault="00750208" w:rsidP="00920AB0">
            <w:pPr>
              <w:rPr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3D26EE78" w14:textId="77777777" w:rsidR="00750208" w:rsidRPr="00FE64A0" w:rsidRDefault="00750208" w:rsidP="00920AB0">
            <w:pPr>
              <w:rPr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00B30E48" w14:textId="77777777" w:rsidTr="00920AB0">
        <w:tc>
          <w:tcPr>
            <w:tcW w:w="0" w:type="auto"/>
          </w:tcPr>
          <w:p w14:paraId="5A38E9E3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Gheorghe et 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HaGVvcmdoZTwvQXV0aG9yPjxZZWFyPjIwMDY8L1llYXI+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HaGVvcmdoZTwvQXV0aG9yPjxZZWFyPjIwMDY8L1llYXI+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==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  <w:sz w:val="16"/>
                <w:szCs w:val="16"/>
              </w:rPr>
              <w:t>[41]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54718361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21C9F8E1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5C5DA501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0F900C54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2435BAC0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18/41 (43.9%)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</w:tcPr>
          <w:p w14:paraId="3C4A0F1F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Changed from surgery to chemoradiotherapy (n=14) or chemoradiotherapy and palliation (n=4).</w:t>
            </w:r>
          </w:p>
        </w:tc>
        <w:tc>
          <w:tcPr>
            <w:tcW w:w="0" w:type="auto"/>
          </w:tcPr>
          <w:p w14:paraId="0032FB05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14:paraId="3ED4B1BA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68441CD9" w14:textId="77777777" w:rsidTr="00920AB0">
        <w:tc>
          <w:tcPr>
            <w:tcW w:w="0" w:type="auto"/>
          </w:tcPr>
          <w:p w14:paraId="70379C9F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Gines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HaW5lczwvQXV0aG9yPjxZZWFyPjIwMDg8L1llYXI+PFJl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HaW5lczwvQXV0aG9yPjxZZWFyPjIwMDg8L1llYXI+PFJl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2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20807002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7A55BF7C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Yes</w:t>
            </w:r>
          </w:p>
        </w:tc>
        <w:tc>
          <w:tcPr>
            <w:tcW w:w="0" w:type="auto"/>
          </w:tcPr>
          <w:p w14:paraId="469FF22E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</w:tcPr>
          <w:p w14:paraId="011AAB8D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EUS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24%</w:t>
            </w:r>
          </w:p>
          <w:p w14:paraId="7733F5B8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-FNA 8%</w:t>
            </w:r>
          </w:p>
        </w:tc>
        <w:tc>
          <w:tcPr>
            <w:tcW w:w="0" w:type="auto"/>
          </w:tcPr>
          <w:p w14:paraId="1F668836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General management in simulation study using retrospective data. EUS change 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compared to CT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(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24%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). 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Addition of FNA after CT/EUS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(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8%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)</w:t>
            </w:r>
          </w:p>
        </w:tc>
        <w:tc>
          <w:tcPr>
            <w:tcW w:w="0" w:type="auto"/>
          </w:tcPr>
          <w:p w14:paraId="3B844214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5BE7D786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39B267E1" w14:textId="77777777" w:rsidTr="00920AB0">
        <w:tc>
          <w:tcPr>
            <w:tcW w:w="0" w:type="auto"/>
          </w:tcPr>
          <w:p w14:paraId="1813A3A0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Hulshoff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Hulshoff&lt;/Author&gt;&lt;Year&gt;2017&lt;/Year&gt;&lt;RecNum&gt;424&lt;/RecNum&gt;&lt;DisplayText&gt;[43]&lt;/DisplayText&gt;&lt;record&gt;&lt;rec-number&gt;424&lt;/rec-number&gt;&lt;foreign-keys&gt;&lt;key app="EN" db-id="t5ftewtat9vw25et00mpxer8xzwexrr952ft" timestamp="1610637797"&gt;424&lt;/key&gt;&lt;/foreign-keys&gt;&lt;ref-type name="Journal Article"&gt;17&lt;/ref-type&gt;&lt;contributors&gt;&lt;authors&gt;&lt;author&gt;Hulshoff, J. B.&lt;/author&gt;&lt;author&gt;Mul, V. E. M.&lt;/author&gt;&lt;author&gt;de Boer, H. E. M.&lt;/author&gt;&lt;author&gt;Noordzij, W.&lt;/author&gt;&lt;author&gt;Korteweg, T.&lt;/author&gt;&lt;author&gt;van Dullemen, H. M.&lt;/author&gt;&lt;author&gt;Nagengast, W. B.&lt;/author&gt;&lt;author&gt;Oppedijk, V.&lt;/author&gt;&lt;author&gt;Pierie, Jpen&lt;/author&gt;&lt;author&gt;Plukker, J. T. M.&lt;/author&gt;&lt;/authors&gt;&lt;/contributors&gt;&lt;titles&gt;&lt;title&gt;Impact of Endoscopic Ultrasonography on F-18-FDG-PET/CT Upfront Towards Patient Specific Esophageal Cancer Treatment&lt;/title&gt;&lt;secondary-title&gt;Annals of Surgical Oncology&lt;/secondary-title&gt;&lt;short-title&gt;Impact of Endoscopic Ultrasonography on F-18-FDG-PET/CT Upfront Towards Patient Specific Esophageal Cancer Treatment&lt;/short-title&gt;&lt;/titles&gt;&lt;pages&gt;1828-1834&lt;/pages&gt;&lt;volume&gt;24&lt;/volume&gt;&lt;number&gt;7&lt;/number&gt;&lt;dates&gt;&lt;year&gt;2017&lt;/year&gt;&lt;pub-dates&gt;&lt;date&gt;Jul&lt;/date&gt;&lt;/pub-dates&gt;&lt;/dates&gt;&lt;isbn&gt;1068-9265&lt;/isbn&gt;&lt;accession-num&gt;WOS:000402459000012&lt;/accession-num&gt;&lt;urls&gt;&lt;related-urls&gt;&lt;url&gt;&amp;lt;Go to ISI&amp;gt;://WOS:000402459000012&lt;/url&gt;&lt;/related-urls&gt;&lt;/urls&gt;&lt;electronic-resource-num&gt;10.1245/s10434-017-5835-1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3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4478EF17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6E792782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38EDA47B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0FCBDF13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1B398DF5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80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/279 (28.7%)</w:t>
            </w:r>
          </w:p>
        </w:tc>
        <w:tc>
          <w:tcPr>
            <w:tcW w:w="0" w:type="auto"/>
          </w:tcPr>
          <w:p w14:paraId="0A07B05F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Changed radiation field (n=63); curability (n=5); lymphadenectomy (n=48); FNA (n=21)</w:t>
            </w:r>
          </w:p>
        </w:tc>
        <w:tc>
          <w:tcPr>
            <w:tcW w:w="0" w:type="auto"/>
          </w:tcPr>
          <w:p w14:paraId="6405E11C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5099DCA4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6C8A29C1" w14:textId="77777777" w:rsidTr="00920AB0">
        <w:tc>
          <w:tcPr>
            <w:tcW w:w="0" w:type="auto"/>
          </w:tcPr>
          <w:p w14:paraId="0C47F696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Marsman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YXJzbWFuPC9BdXRob3I+PFllYXI+MjAwNjwvWWVhcj48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YXJzbWFuPC9BdXRob3I+PFllYXI+MjAwNjwvWWVhcj48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4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3FCB95C9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003E09D4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670BBA44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47F5C202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-FNA</w:t>
            </w:r>
          </w:p>
          <w:p w14:paraId="3A209FE4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11/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48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68.2%)</w:t>
            </w:r>
          </w:p>
        </w:tc>
        <w:tc>
          <w:tcPr>
            <w:tcW w:w="0" w:type="auto"/>
          </w:tcPr>
          <w:p w14:paraId="10A2CD84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Change from standard </w:t>
            </w:r>
            <w:proofErr w:type="spellStart"/>
            <w:r>
              <w:rPr>
                <w:rFonts w:ascii="Calibri" w:hAnsi="Calibri" w:cs="Calibri"/>
                <w:color w:val="000000"/>
                <w:sz w:val="16"/>
                <w:szCs w:val="16"/>
              </w:rPr>
              <w:t>transhiatal</w:t>
            </w:r>
            <w:proofErr w:type="spellEnd"/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oesophagectomy to transthoracic</w:t>
            </w:r>
          </w:p>
        </w:tc>
        <w:tc>
          <w:tcPr>
            <w:tcW w:w="0" w:type="auto"/>
          </w:tcPr>
          <w:p w14:paraId="50B2F2B4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7C15D49B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5665A6A9" w14:textId="77777777" w:rsidTr="00920AB0">
        <w:tc>
          <w:tcPr>
            <w:tcW w:w="0" w:type="auto"/>
          </w:tcPr>
          <w:p w14:paraId="0B70BD3D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Moorjani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b29yamFuaTwvQXV0aG9yPjxZZWFyPjIwMDc8L1llYXI+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b29yamFuaTwvQXV0aG9yPjxZZWFyPjIwMDc8L1llYXI+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5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7F1884D4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6AACB7A4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7F0E0DE1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593761E1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3CB2D95E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28/50 (56.0%)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</w:tcPr>
          <w:p w14:paraId="3449C2D1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R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eferred for consideration of neoadjuvant chemotherapy rather than surgery alone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.</w:t>
            </w:r>
          </w:p>
        </w:tc>
        <w:tc>
          <w:tcPr>
            <w:tcW w:w="0" w:type="auto"/>
          </w:tcPr>
          <w:p w14:paraId="0CC39356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45F801B0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69AD76DA" w14:textId="77777777" w:rsidTr="00920AB0">
        <w:tc>
          <w:tcPr>
            <w:tcW w:w="0" w:type="auto"/>
          </w:tcPr>
          <w:p w14:paraId="14B7868D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Morris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b3JyaXM8L0F1dGhvcj48WWVhcj4yMDA5PC9ZZWFyPjxS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Nb3JyaXM8L0F1dGhvcj48WWVhcj4yMDA5PC9ZZWFyPjxS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6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5FB18AF0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392C1079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6A80D263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6B141766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-FNA</w:t>
            </w:r>
          </w:p>
          <w:p w14:paraId="7CD2926C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28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/42 (66.7%)</w:t>
            </w:r>
          </w:p>
        </w:tc>
        <w:tc>
          <w:tcPr>
            <w:tcW w:w="0" w:type="auto"/>
          </w:tcPr>
          <w:p w14:paraId="35482881" w14:textId="77777777" w:rsidR="00750208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Either had neo-adjuvant therapy or changed to palliation</w:t>
            </w:r>
          </w:p>
        </w:tc>
        <w:tc>
          <w:tcPr>
            <w:tcW w:w="0" w:type="auto"/>
          </w:tcPr>
          <w:p w14:paraId="2C46ACAA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14:paraId="2E5ABA65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6A3986A1" w14:textId="77777777" w:rsidTr="00920AB0">
        <w:tc>
          <w:tcPr>
            <w:tcW w:w="0" w:type="auto"/>
          </w:tcPr>
          <w:p w14:paraId="3EB571F2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D054FC">
              <w:rPr>
                <w:sz w:val="16"/>
                <w:szCs w:val="16"/>
              </w:rPr>
              <w:t>Pfau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QZmF1PC9BdXRob3I+PFllYXI+MjAwNzwvWWVhcj48UmVj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QZmF1PC9BdXRob3I+PFllYXI+MjAwNzwvWWVhcj48UmVj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7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51E12834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45D0442F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61D48B20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31EA327A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009F42B9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13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/56 (23.2%)</w:t>
            </w:r>
          </w:p>
        </w:tc>
        <w:tc>
          <w:tcPr>
            <w:tcW w:w="0" w:type="auto"/>
          </w:tcPr>
          <w:p w14:paraId="78CF62DC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Changed to neo-adjuvant therapy over surgery alone</w:t>
            </w:r>
          </w:p>
        </w:tc>
        <w:tc>
          <w:tcPr>
            <w:tcW w:w="0" w:type="auto"/>
          </w:tcPr>
          <w:p w14:paraId="47107FD8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5F055277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7E2B1008" w14:textId="77777777" w:rsidTr="00920AB0">
        <w:tc>
          <w:tcPr>
            <w:tcW w:w="0" w:type="auto"/>
          </w:tcPr>
          <w:p w14:paraId="3BEEC1CE" w14:textId="77777777" w:rsidR="00750208" w:rsidRPr="00D054FC" w:rsidRDefault="00750208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Pouw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Qb3V3PC9BdXRob3I+PFllYXI+MjAxMTwvWWVhcj48UmVj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Qb3V3PC9BdXRob3I+PFllYXI+MjAxMTwvWWVhcj48UmVj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8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518DC437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46AD5DA7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03EEAA2F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760390BB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01D456F7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0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0%)</w:t>
            </w:r>
          </w:p>
        </w:tc>
        <w:tc>
          <w:tcPr>
            <w:tcW w:w="0" w:type="auto"/>
          </w:tcPr>
          <w:p w14:paraId="4A18ED1D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No change</w:t>
            </w:r>
          </w:p>
        </w:tc>
        <w:tc>
          <w:tcPr>
            <w:tcW w:w="0" w:type="auto"/>
          </w:tcPr>
          <w:p w14:paraId="394D51E5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14:paraId="664B9F4C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716DBFE0" w14:textId="77777777" w:rsidTr="00920AB0">
        <w:tc>
          <w:tcPr>
            <w:tcW w:w="0" w:type="auto"/>
          </w:tcPr>
          <w:p w14:paraId="5512F28C" w14:textId="77777777" w:rsidR="00750208" w:rsidRPr="00D054FC" w:rsidRDefault="00750208" w:rsidP="00920AB0">
            <w:pPr>
              <w:rPr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Radlinski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SYWRsaW5za2k8L0F1dGhvcj48WWVhcj4yMDIwPC9ZZWFy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SYWRsaW5za2k8L0F1dGhvcj48WWVhcj4yMDIwPC9ZZWFy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49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52EFD793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562DFFC3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Yes</w:t>
            </w:r>
          </w:p>
        </w:tc>
        <w:tc>
          <w:tcPr>
            <w:tcW w:w="0" w:type="auto"/>
          </w:tcPr>
          <w:p w14:paraId="3DB9C21E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</w:tcPr>
          <w:p w14:paraId="1A58D06B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5C405257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11/50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22.0%)</w:t>
            </w:r>
          </w:p>
        </w:tc>
        <w:tc>
          <w:tcPr>
            <w:tcW w:w="0" w:type="auto"/>
          </w:tcPr>
          <w:p w14:paraId="2AA3B9A9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General change of management in simulation study. Surgeons disagreed in 11 cases.</w:t>
            </w:r>
          </w:p>
        </w:tc>
        <w:tc>
          <w:tcPr>
            <w:tcW w:w="0" w:type="auto"/>
          </w:tcPr>
          <w:p w14:paraId="66164B01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00485190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35D64DFC" w14:textId="77777777" w:rsidTr="00920AB0">
        <w:tc>
          <w:tcPr>
            <w:tcW w:w="0" w:type="auto"/>
          </w:tcPr>
          <w:p w14:paraId="1A66E7EB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Russell et al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SdXNzZWxsPC9BdXRob3I+PFllYXI+MjAxMzwvWWVhcj48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begin">
                <w:fldData xml:space="preserve">PEVuZE5vdGU+PENpdGU+PEF1dGhvcj5SdXNzZWxsPC9BdXRob3I+PFllYXI+MjAxMzwvWWVhcj48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</w:fldData>
              </w:fldCha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  <w:sz w:val="16"/>
                <w:szCs w:val="16"/>
              </w:rPr>
              <w:t>[50]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78DBE7AD" w14:textId="77777777" w:rsidR="00750208" w:rsidRPr="00817839" w:rsidRDefault="00750208" w:rsidP="00920AB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ospective</w:t>
            </w:r>
          </w:p>
        </w:tc>
        <w:tc>
          <w:tcPr>
            <w:tcW w:w="0" w:type="auto"/>
          </w:tcPr>
          <w:p w14:paraId="2753D8BA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sz w:val="16"/>
                <w:szCs w:val="16"/>
              </w:rPr>
              <w:t>Yes</w:t>
            </w:r>
          </w:p>
        </w:tc>
        <w:tc>
          <w:tcPr>
            <w:tcW w:w="0" w:type="auto"/>
          </w:tcPr>
          <w:p w14:paraId="56AE1B3B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0" w:type="auto"/>
          </w:tcPr>
          <w:p w14:paraId="70578118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68006DAD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4042F1">
              <w:rPr>
                <w:rFonts w:ascii="Calibri" w:hAnsi="Calibri" w:cs="Calibri"/>
                <w:color w:val="000000"/>
                <w:sz w:val="16"/>
                <w:szCs w:val="16"/>
              </w:rPr>
              <w:t>29/109 (26.6%)</w:t>
            </w:r>
          </w:p>
        </w:tc>
        <w:tc>
          <w:tcPr>
            <w:tcW w:w="0" w:type="auto"/>
          </w:tcPr>
          <w:p w14:paraId="737C7EB4" w14:textId="77777777" w:rsidR="00750208" w:rsidRPr="004E084B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MR to surgery alone (n=1); surgery alone to EMR (n=2); surgery alone to NACT (n=1); surgery alone to multimodal including palliative (n=5); NACT to EMR (n=4); NACT to surgery alone (n=7); NACT to multimodal including palliative (n=7); multimodal including palliative to surgery alone (n=2)</w:t>
            </w:r>
          </w:p>
        </w:tc>
        <w:tc>
          <w:tcPr>
            <w:tcW w:w="0" w:type="auto"/>
          </w:tcPr>
          <w:p w14:paraId="0A15BF12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7</w:t>
            </w:r>
          </w:p>
        </w:tc>
        <w:tc>
          <w:tcPr>
            <w:tcW w:w="0" w:type="auto"/>
          </w:tcPr>
          <w:p w14:paraId="7F4FDCCB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High</w:t>
            </w:r>
          </w:p>
        </w:tc>
      </w:tr>
      <w:tr w:rsidR="00750208" w:rsidRPr="004042F1" w14:paraId="4F8F7BA3" w14:textId="77777777" w:rsidTr="00920AB0">
        <w:tc>
          <w:tcPr>
            <w:tcW w:w="0" w:type="auto"/>
          </w:tcPr>
          <w:p w14:paraId="797A884C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Shami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TaGFtaTwvQXV0aG9yPjxZZWFyPjIwMDY8L1llYXI+PFJl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TaGFtaTwvQXV0aG9yPjxZZWFyPjIwMDY8L1llYXI+PFJl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52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6CCBBDF3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5F42F44F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26A35D3B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643C74CD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-FNA</w:t>
            </w:r>
          </w:p>
          <w:p w14:paraId="7E59CA8A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5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/7 (71.4%)</w:t>
            </w:r>
          </w:p>
        </w:tc>
        <w:tc>
          <w:tcPr>
            <w:tcW w:w="0" w:type="auto"/>
          </w:tcPr>
          <w:p w14:paraId="55BC09D1" w14:textId="77777777" w:rsidR="00750208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Confirmed metastases precluding endoscopic therapy</w:t>
            </w:r>
          </w:p>
        </w:tc>
        <w:tc>
          <w:tcPr>
            <w:tcW w:w="0" w:type="auto"/>
          </w:tcPr>
          <w:p w14:paraId="29D1702B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cstheme="minorHAnsi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62C8E1E8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4A62FC37" w14:textId="77777777" w:rsidTr="00920AB0">
        <w:tc>
          <w:tcPr>
            <w:tcW w:w="0" w:type="auto"/>
          </w:tcPr>
          <w:p w14:paraId="4E870DCE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Shimodaira</w:t>
            </w:r>
            <w:proofErr w:type="spellEnd"/>
            <w:r w:rsidRPr="00D054FC">
              <w:rPr>
                <w:sz w:val="16"/>
                <w:szCs w:val="16"/>
              </w:rPr>
              <w:t xml:space="preserve"> et al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Shimodaira&lt;/Author&gt;&lt;Year&gt;2017&lt;/Year&gt;&lt;RecNum&gt;363&lt;/RecNum&gt;&lt;DisplayText&gt;[53]&lt;/DisplayText&gt;&lt;record&gt;&lt;rec-number&gt;363&lt;/rec-number&gt;&lt;foreign-keys&gt;&lt;key app="EN" db-id="t5ftewtat9vw25et00mpxer8xzwexrr952ft" timestamp="1610637797"&gt;363&lt;/key&gt;&lt;/foreign-keys&gt;&lt;ref-type name="Journal Article"&gt;17&lt;/ref-type&gt;&lt;contributors&gt;&lt;authors&gt;&lt;author&gt;Shimodaira, Y.&lt;/author&gt;&lt;author&gt;Slack, R. S.&lt;/author&gt;&lt;author&gt;Harada, K.&lt;/author&gt;&lt;author&gt;Bhutani, M. S.&lt;/author&gt;&lt;author&gt;Elimova, E.&lt;/author&gt;&lt;author&gt;Staerkel, G. A.&lt;/author&gt;&lt;author&gt;Sneige, N.&lt;/author&gt;&lt;author&gt;Erasmus, J.&lt;/author&gt;&lt;author&gt;Shiozaki, H.&lt;/author&gt;&lt;author&gt;Charalampakis, N.&lt;/author&gt;&lt;author&gt;Planjery, V.&lt;/author&gt;&lt;author&gt;Kaya, D. M.&lt;/author&gt;&lt;author&gt;Amlashi, F. G.&lt;/author&gt;&lt;author&gt;Blum, M. A.&lt;/author&gt;&lt;author&gt;Skinner, H. D.&lt;/author&gt;&lt;author&gt;Minsky, B. D.&lt;/author&gt;&lt;author&gt;Maru, D. M.&lt;/author&gt;&lt;author&gt;Hofstetter, W. L.&lt;/author&gt;&lt;author&gt;Swisher, S. G.&lt;/author&gt;&lt;author&gt;Mares, J. E.&lt;/author&gt;&lt;author&gt;Rogers, J. E.&lt;/author&gt;&lt;author&gt;Lin, Q. D.&lt;/author&gt;&lt;author&gt;Ross, W. A.&lt;/author&gt;&lt;author&gt;Weston, B.&lt;/author&gt;&lt;author&gt;Lee, J. H.&lt;/author&gt;&lt;author&gt;Ajani, J. A.&lt;/author&gt;&lt;/authors&gt;&lt;/contributors&gt;&lt;titles&gt;&lt;title&gt;Utility of endoscopic ultrasound-guided fine-needle aspiration of regional lymph nodes that are proximal to and far from the primary distal esophageal carcinoma&lt;/title&gt;&lt;secondary-title&gt;Oncotarget&lt;/secondary-title&gt;&lt;short-title&gt;Utility of endoscopic ultrasound-guided fine-needle aspiration of regional lymph nodes that are proximal to and far from the primary distal esophageal carcinoma&lt;/short-title&gt;&lt;/titles&gt;&lt;periodical&gt;&lt;full-title&gt;Oncotarget&lt;/full-title&gt;&lt;/periodical&gt;&lt;pages&gt;79356-79365&lt;/pages&gt;&lt;volume&gt;8&lt;/volume&gt;&lt;number&gt;45&lt;/number&gt;&lt;dates&gt;&lt;year&gt;2017&lt;/year&gt;&lt;pub-dates&gt;&lt;date&gt;Oct&lt;/date&gt;&lt;/pub-dates&gt;&lt;/dates&gt;&lt;accession-num&gt;WOS:000412111300098&lt;/accession-num&gt;&lt;urls&gt;&lt;related-urls&gt;&lt;url&gt;&amp;lt;Go to ISI&amp;gt;://WOS:000412111300098&lt;/url&gt;&lt;/related-urls&gt;&lt;/urls&gt;&lt;electronic-resource-num&gt;10.18632/oncotarget.18119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53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2E297FC3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09173336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5A144A26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576D8219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-FNA</w:t>
            </w:r>
          </w:p>
          <w:p w14:paraId="1F24E14F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30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/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47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63.8%)</w:t>
            </w:r>
          </w:p>
        </w:tc>
        <w:tc>
          <w:tcPr>
            <w:tcW w:w="0" w:type="auto"/>
          </w:tcPr>
          <w:p w14:paraId="64E46093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Positive FNA c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hange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d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radiation field</w:t>
            </w:r>
          </w:p>
        </w:tc>
        <w:tc>
          <w:tcPr>
            <w:tcW w:w="0" w:type="auto"/>
          </w:tcPr>
          <w:p w14:paraId="2859CF2E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14:paraId="186DE125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  <w:tr w:rsidR="00750208" w:rsidRPr="004042F1" w14:paraId="7344CD57" w14:textId="77777777" w:rsidTr="00920AB0">
        <w:tc>
          <w:tcPr>
            <w:tcW w:w="0" w:type="auto"/>
          </w:tcPr>
          <w:p w14:paraId="5272B786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proofErr w:type="spellStart"/>
            <w:r w:rsidRPr="00D054FC">
              <w:rPr>
                <w:sz w:val="16"/>
                <w:szCs w:val="16"/>
              </w:rPr>
              <w:t>Subasinghe</w:t>
            </w:r>
            <w:proofErr w:type="spellEnd"/>
            <w:r w:rsidRPr="00D054FC">
              <w:rPr>
                <w:sz w:val="16"/>
                <w:szCs w:val="16"/>
              </w:rPr>
              <w:t xml:space="preserve"> &amp; </w:t>
            </w:r>
            <w:proofErr w:type="spellStart"/>
            <w:r w:rsidRPr="00D054FC">
              <w:rPr>
                <w:sz w:val="16"/>
                <w:szCs w:val="16"/>
              </w:rPr>
              <w:t>Samarasekera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Subasinghe&lt;/Author&gt;&lt;Year&gt;2010&lt;/Year&gt;&lt;RecNum&gt;1306&lt;/RecNum&gt;&lt;DisplayText&gt;[54]&lt;/DisplayText&gt;&lt;record&gt;&lt;rec-number&gt;1306&lt;/rec-number&gt;&lt;foreign-keys&gt;&lt;key app="EN" db-id="t5ftewtat9vw25et00mpxer8xzwexrr952ft" timestamp="1610637799"&gt;1306&lt;/key&gt;&lt;/foreign-keys&gt;&lt;ref-type name="Journal Article"&gt;17&lt;/ref-type&gt;&lt;contributors&gt;&lt;authors&gt;&lt;author&gt;Subasinghe, Duminda&lt;/author&gt;&lt;author&gt;Samarasekera, Dharmabandhu Nandadeva&lt;/author&gt;&lt;/authors&gt;&lt;/contributors&gt;&lt;auth-address&gt;Subasinghe, Duminda. University Surgical Unit, National Hospital of Sri Lanka, 28/1 Ishwari road, Colombo 06, Sri Lanka.&lt;/auth-address&gt;&lt;titles&gt;&lt;title&gt;A study comparing endoscopic ultrasound (EUS) and computed tomography (CT) in staging oesophageal cancer and their role in clinical decision making&lt;/title&gt;&lt;secondary-title&gt;Journal of Gastrointestinal Cancer&lt;/secondary-title&gt;&lt;alt-title&gt;J Gastrointest Cancer&lt;/alt-title&gt;&lt;short-title&gt;A study comparing endoscopic ultrasound (EUS) and computed tomography (CT) in staging oesophageal cancer and their role in clinical decision making&lt;/short-title&gt;&lt;/titles&gt;&lt;alt-periodical&gt;&lt;full-title&gt;Journal of Gastrointestinal Cancer&lt;/full-title&gt;&lt;abbr-1&gt;J Gastrointest Cancer&lt;/abbr-1&gt;&lt;/alt-periodical&gt;&lt;pages&gt;38-42&lt;/pages&gt;&lt;volume&gt;41&lt;/volume&gt;&lt;number&gt;1&lt;/number&gt;&lt;keywords&gt;&lt;keyword&gt;Aged&lt;/keyword&gt;&lt;keyword&gt;Aged, 80 and over&lt;/keyword&gt;&lt;keyword&gt;*Endosonography&lt;/keyword&gt;&lt;keyword&gt;*Esophageal Neoplasms/dg [Diagnostic Imaging]&lt;/keyword&gt;&lt;keyword&gt;*Esophageal Neoplasms/pa [Pathology]&lt;/keyword&gt;&lt;keyword&gt;Female&lt;/keyword&gt;&lt;keyword&gt;Humans&lt;/keyword&gt;&lt;keyword&gt;Male&lt;/keyword&gt;&lt;keyword&gt;Middle Aged&lt;/keyword&gt;&lt;keyword&gt;*Neoplasm Staging/mt [Methods]&lt;/keyword&gt;&lt;keyword&gt;*Tomography, X-Ray Computed&lt;/keyword&gt;&lt;/keywords&gt;&lt;dates&gt;&lt;year&gt;2010&lt;/year&gt;&lt;pub-dates&gt;&lt;date&gt;Mar&lt;/date&gt;&lt;/pub-dates&gt;&lt;/dates&gt;&lt;accession-num&gt;19946764&lt;/accession-num&gt;&lt;work-type&gt;Comparative Study&lt;/work-type&gt;&lt;urls&gt;&lt;/urls&gt;&lt;remote-database-name&gt;Ovid MEDLINE(R)&lt;/remote-database-name&gt;&lt;remote-database-provider&gt;Ovid Technologies&lt;/remote-database-provider&gt;&lt;language&gt;English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54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</w:tcPr>
          <w:p w14:paraId="15F77EF3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sz w:val="16"/>
                <w:szCs w:val="16"/>
              </w:rPr>
              <w:t>Retrospective</w:t>
            </w:r>
          </w:p>
        </w:tc>
        <w:tc>
          <w:tcPr>
            <w:tcW w:w="0" w:type="auto"/>
          </w:tcPr>
          <w:p w14:paraId="52CE0000" w14:textId="77777777" w:rsidR="00750208" w:rsidRPr="00817839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43E2E408" w14:textId="77777777" w:rsidR="00750208" w:rsidRPr="004042F1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817839">
              <w:rPr>
                <w:rFonts w:ascii="Calibri" w:hAnsi="Calibri" w:cs="Calibr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0" w:type="auto"/>
          </w:tcPr>
          <w:p w14:paraId="7252CD30" w14:textId="77777777" w:rsidR="00750208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EUS</w:t>
            </w:r>
          </w:p>
          <w:p w14:paraId="6D9692CF" w14:textId="77777777" w:rsidR="00750208" w:rsidRPr="00C87A1C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15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/30 (50.0%)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0" w:type="auto"/>
          </w:tcPr>
          <w:p w14:paraId="448B1073" w14:textId="77777777" w:rsidR="00750208" w:rsidRPr="00FE64A0" w:rsidRDefault="00750208" w:rsidP="00920AB0">
            <w:pPr>
              <w:rPr>
                <w:rFonts w:ascii="Calibri" w:hAnsi="Calibri" w:cs="Calibri"/>
                <w:color w:val="000000"/>
                <w:sz w:val="16"/>
                <w:szCs w:val="16"/>
              </w:rPr>
            </w:pP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Primary surgery to CRT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(n=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13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)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p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rimary surgery to palliation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 (n=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>1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)</w:t>
            </w:r>
            <w:r w:rsidRPr="00C87A1C">
              <w:rPr>
                <w:rFonts w:ascii="Calibri" w:hAnsi="Calibri" w:cs="Calibri"/>
                <w:color w:val="000000"/>
                <w:sz w:val="16"/>
                <w:szCs w:val="16"/>
              </w:rPr>
              <w:t xml:space="preserve">, neo-adjuvant treatment to palliation </w:t>
            </w:r>
            <w:r>
              <w:rPr>
                <w:rFonts w:ascii="Calibri" w:hAnsi="Calibri" w:cs="Calibri"/>
                <w:color w:val="000000"/>
                <w:sz w:val="16"/>
                <w:szCs w:val="16"/>
              </w:rPr>
              <w:t>(n=1)</w:t>
            </w:r>
          </w:p>
        </w:tc>
        <w:tc>
          <w:tcPr>
            <w:tcW w:w="0" w:type="auto"/>
          </w:tcPr>
          <w:p w14:paraId="2602F25B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5A185A15" w14:textId="77777777" w:rsidR="00750208" w:rsidRPr="00FE64A0" w:rsidRDefault="00750208" w:rsidP="00920AB0">
            <w:pPr>
              <w:rPr>
                <w:rFonts w:cstheme="minorHAnsi"/>
                <w:color w:val="000000"/>
                <w:sz w:val="16"/>
                <w:szCs w:val="16"/>
              </w:rPr>
            </w:pPr>
            <w:r w:rsidRPr="00FE64A0">
              <w:rPr>
                <w:rFonts w:ascii="Calibri" w:hAnsi="Calibri" w:cs="Calibri"/>
                <w:color w:val="000000"/>
                <w:sz w:val="16"/>
                <w:szCs w:val="16"/>
              </w:rPr>
              <w:t>Low</w:t>
            </w:r>
          </w:p>
        </w:tc>
      </w:tr>
    </w:tbl>
    <w:p w14:paraId="31866A28" w14:textId="77777777" w:rsidR="00750208" w:rsidRDefault="00750208" w:rsidP="00750208">
      <w:r w:rsidRPr="002D17C9">
        <w:t xml:space="preserve">FNA = fine needle aspiration; </w:t>
      </w:r>
      <w:r>
        <w:t xml:space="preserve">EMR = endoscopic mucosal resection; NACT = </w:t>
      </w:r>
      <w:r>
        <w:rPr>
          <w:rFonts w:cstheme="minorHAnsi"/>
          <w:color w:val="000000"/>
        </w:rPr>
        <w:t>n</w:t>
      </w:r>
      <w:r w:rsidRPr="00C437A5">
        <w:rPr>
          <w:rFonts w:cstheme="minorHAnsi"/>
          <w:color w:val="000000"/>
        </w:rPr>
        <w:t>eo-adjuvant chemotherapy</w:t>
      </w:r>
      <w:r>
        <w:rPr>
          <w:rFonts w:cstheme="minorHAnsi"/>
          <w:color w:val="000000"/>
        </w:rPr>
        <w:t>; CRT = chemoradiotherapy</w:t>
      </w:r>
    </w:p>
    <w:p w14:paraId="13D6C30B" w14:textId="77777777" w:rsidR="004B4553" w:rsidRDefault="00750208"/>
    <w:sectPr w:rsidR="004B4553" w:rsidSect="00750208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0208"/>
    <w:rsid w:val="00006184"/>
    <w:rsid w:val="00031941"/>
    <w:rsid w:val="000355F5"/>
    <w:rsid w:val="00046D58"/>
    <w:rsid w:val="000B7F25"/>
    <w:rsid w:val="000C26A7"/>
    <w:rsid w:val="000C5B26"/>
    <w:rsid w:val="000D5492"/>
    <w:rsid w:val="00124225"/>
    <w:rsid w:val="001F7394"/>
    <w:rsid w:val="00250C24"/>
    <w:rsid w:val="00260C52"/>
    <w:rsid w:val="002764DD"/>
    <w:rsid w:val="002805DE"/>
    <w:rsid w:val="00312018"/>
    <w:rsid w:val="0031541D"/>
    <w:rsid w:val="00337706"/>
    <w:rsid w:val="00363F20"/>
    <w:rsid w:val="00387E83"/>
    <w:rsid w:val="003C574C"/>
    <w:rsid w:val="003F47EA"/>
    <w:rsid w:val="004138B9"/>
    <w:rsid w:val="00415D33"/>
    <w:rsid w:val="00443CBE"/>
    <w:rsid w:val="00453618"/>
    <w:rsid w:val="004719FE"/>
    <w:rsid w:val="00486FC0"/>
    <w:rsid w:val="0049741A"/>
    <w:rsid w:val="004E795B"/>
    <w:rsid w:val="005624EC"/>
    <w:rsid w:val="005B4118"/>
    <w:rsid w:val="006523F9"/>
    <w:rsid w:val="00670EAC"/>
    <w:rsid w:val="00675B1B"/>
    <w:rsid w:val="00691E45"/>
    <w:rsid w:val="00702F14"/>
    <w:rsid w:val="00750208"/>
    <w:rsid w:val="0076268F"/>
    <w:rsid w:val="007B7BC6"/>
    <w:rsid w:val="007E3539"/>
    <w:rsid w:val="00837D72"/>
    <w:rsid w:val="008566A4"/>
    <w:rsid w:val="008662DF"/>
    <w:rsid w:val="00877222"/>
    <w:rsid w:val="008859C2"/>
    <w:rsid w:val="008B0F86"/>
    <w:rsid w:val="008E5425"/>
    <w:rsid w:val="009A1508"/>
    <w:rsid w:val="009D2215"/>
    <w:rsid w:val="009D286A"/>
    <w:rsid w:val="00A24B89"/>
    <w:rsid w:val="00A41F4E"/>
    <w:rsid w:val="00A77772"/>
    <w:rsid w:val="00A94256"/>
    <w:rsid w:val="00AA3DE0"/>
    <w:rsid w:val="00AE1EA6"/>
    <w:rsid w:val="00B03F93"/>
    <w:rsid w:val="00B0714C"/>
    <w:rsid w:val="00B07C6A"/>
    <w:rsid w:val="00BA11E4"/>
    <w:rsid w:val="00BA50B1"/>
    <w:rsid w:val="00BD022D"/>
    <w:rsid w:val="00BE08D7"/>
    <w:rsid w:val="00C36CA5"/>
    <w:rsid w:val="00C45B95"/>
    <w:rsid w:val="00C658A8"/>
    <w:rsid w:val="00C864C9"/>
    <w:rsid w:val="00C9009B"/>
    <w:rsid w:val="00CC5D64"/>
    <w:rsid w:val="00CD1FA9"/>
    <w:rsid w:val="00D0693E"/>
    <w:rsid w:val="00D1491D"/>
    <w:rsid w:val="00D17930"/>
    <w:rsid w:val="00D262E6"/>
    <w:rsid w:val="00D42185"/>
    <w:rsid w:val="00D431FA"/>
    <w:rsid w:val="00D71175"/>
    <w:rsid w:val="00D742BA"/>
    <w:rsid w:val="00D804F0"/>
    <w:rsid w:val="00DB07A7"/>
    <w:rsid w:val="00DB1403"/>
    <w:rsid w:val="00DE70BD"/>
    <w:rsid w:val="00DF0BF0"/>
    <w:rsid w:val="00E512F2"/>
    <w:rsid w:val="00E83650"/>
    <w:rsid w:val="00EA44C8"/>
    <w:rsid w:val="00EE1918"/>
    <w:rsid w:val="00EE4D69"/>
    <w:rsid w:val="00FB6FEF"/>
    <w:rsid w:val="00FD72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33AAB6E"/>
  <w15:chartTrackingRefBased/>
  <w15:docId w15:val="{B888F41B-BBB9-5543-8A75-E3B1326152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5020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502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60</Words>
  <Characters>8897</Characters>
  <Application>Microsoft Office Word</Application>
  <DocSecurity>0</DocSecurity>
  <Lines>74</Lines>
  <Paragraphs>20</Paragraphs>
  <ScaleCrop>false</ScaleCrop>
  <Company/>
  <LinksUpToDate>false</LinksUpToDate>
  <CharactersWithSpaces>10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eran Foley</dc:creator>
  <cp:keywords/>
  <dc:description/>
  <cp:lastModifiedBy>Kieran Foley</cp:lastModifiedBy>
  <cp:revision>1</cp:revision>
  <dcterms:created xsi:type="dcterms:W3CDTF">2021-07-05T10:47:00Z</dcterms:created>
  <dcterms:modified xsi:type="dcterms:W3CDTF">2021-07-05T10:47:00Z</dcterms:modified>
</cp:coreProperties>
</file>